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Toc536652970" w:displacedByCustomXml="next"/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2"/>
          <w:szCs w:val="22"/>
        </w:rPr>
        <w:id w:val="1361937112"/>
        <w:docPartObj>
          <w:docPartGallery w:val="Bibliographies"/>
          <w:docPartUnique/>
        </w:docPartObj>
      </w:sdtPr>
      <w:sdtEndPr>
        <w:rPr>
          <w:rFonts w:eastAsiaTheme="minorEastAsia"/>
          <w:sz w:val="24"/>
        </w:rPr>
      </w:sdtEndPr>
      <w:sdtContent>
        <w:p w:rsidR="00A62CC1" w:rsidRPr="00986DA5" w:rsidRDefault="00A62CC1" w:rsidP="00A62CC1">
          <w:pPr>
            <w:pStyle w:val="Heading1"/>
            <w:spacing w:before="0" w:line="480" w:lineRule="auto"/>
            <w:jc w:val="center"/>
            <w:rPr>
              <w:rFonts w:ascii="Times New Roman" w:hAnsi="Times New Roman" w:cs="Times New Roman"/>
              <w:color w:val="auto"/>
            </w:rPr>
          </w:pPr>
          <w:r w:rsidRPr="00986DA5">
            <w:rPr>
              <w:rFonts w:ascii="Times New Roman" w:hAnsi="Times New Roman" w:cs="Times New Roman"/>
              <w:color w:val="auto"/>
            </w:rPr>
            <w:t>DAFTAR PUSTAKA</w:t>
          </w:r>
          <w:bookmarkEnd w:id="0"/>
        </w:p>
        <w:sdt>
          <w:sdtPr>
            <w:rPr>
              <w:rFonts w:ascii="Times New Roman" w:hAnsi="Times New Roman" w:cs="Times New Roman"/>
            </w:rPr>
            <w:id w:val="111145805"/>
            <w:bibliography/>
          </w:sdtPr>
          <w:sdtEndPr>
            <w:rPr>
              <w:sz w:val="24"/>
            </w:rPr>
          </w:sdtEndPr>
          <w:sdtContent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 w:fldLock="1"/>
              </w: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ADDIN Mendeley Bibliography CSL_BIBLIOGRAPHY </w:instrText>
              </w: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Cooper, Donald R., dan Pamela S. Schindler. 2014. </w:t>
              </w:r>
              <w:r w:rsidRPr="0041736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Business Research Methods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New York: McGraw-Hill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Deitiana, Tita. 2011. </w:t>
              </w:r>
              <w:r w:rsidRPr="00964891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 xml:space="preserve">“Pengaruh rasio keuangan, pertumbuhan penjualan dan dividen terhadap harga saham.”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urnal Bisnis dan Akuntansi Vol. 3 No. 1, Hal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57–66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Firmansyah, Masril. 2017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Pengaruh Pertumbuhan Perusahaan , Total Asset Turnover , Return on Investment , Earning Per Share Terhadap Harga Saham (Studi Perusahaan Manufaktur Di BEI).”</w:t>
              </w:r>
              <w:r w:rsidRPr="00AF331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 w:rsidRPr="00AF3312">
                <w:rPr>
                  <w:rFonts w:ascii="Times New Roman" w:hAnsi="Times New Roman" w:cs="Times New Roman"/>
                  <w:iCs/>
                  <w:noProof/>
                  <w:sz w:val="24"/>
                  <w:szCs w:val="24"/>
                </w:rPr>
                <w:t>AJIE - Asian Journal of Innovation and Entrepreneurship</w:t>
              </w:r>
              <w:r w:rsidRPr="00AF331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ol.2 No. 2,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Hal 110-121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Ghozali, Imam. 2016. </w:t>
              </w:r>
              <w:r w:rsidRPr="0041736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Aplikasi Analisis Multivariete Dengan Program IBM SPSS 23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8 ed. Semarang: Badan Penerbit Universitas Diponegoro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Hery. 2016. </w:t>
              </w:r>
              <w:r w:rsidRPr="0041736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Analisis Laporan Keuangan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Jakarta: PT Gramedia Widiasarana Indonesia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ane, Gregory D., Ryan D. Leece, Frederick M. Richardson, dan Uma Velury. 2015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The Impact of Recession on the Value-relevance of Accounting Information.”</w:t>
              </w:r>
              <w:r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.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 w:rsidRPr="00AF3312">
                <w:rPr>
                  <w:rFonts w:ascii="Times New Roman" w:hAnsi="Times New Roman" w:cs="Times New Roman"/>
                  <w:iCs/>
                  <w:noProof/>
                  <w:sz w:val="24"/>
                  <w:szCs w:val="24"/>
                </w:rPr>
                <w:t>Australian Accounting Review</w:t>
              </w:r>
              <w:r w:rsidRPr="00AF331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Vol.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5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o.2,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Hal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85–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1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asmir. 2012. </w:t>
              </w:r>
              <w:r w:rsidRPr="0041736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Analisis Laporan Keuangan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Jakarta: PT Raja Grafindo Persada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Lourenço, Isabel Costa, Jeffrey Lawrence Callen, Manuel Castelo Branco, dan José Dias Curto. 2014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 xml:space="preserve">“The Value Relevance of Reputation for Sustainability Leadership.” </w:t>
              </w:r>
              <w:r w:rsidRPr="00AF3312">
                <w:rPr>
                  <w:rFonts w:ascii="Times New Roman" w:hAnsi="Times New Roman" w:cs="Times New Roman"/>
                  <w:iCs/>
                  <w:noProof/>
                  <w:sz w:val="24"/>
                  <w:szCs w:val="24"/>
                </w:rPr>
                <w:t>Journal of Business Ethics</w:t>
              </w:r>
              <w:r w:rsidRPr="00AF331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Vol.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19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o.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Hal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17–28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Nugraha, Rheza Dewangga, dan Budi Sudaryanto. 2016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Analisis Pengaruh DPR, DER, ROE, dan TATO Terhadap Harga Saham ( Studi Kasus pada Perusahaan Manufaktur yang Terdaftar di BEI Periode 2010-2014 ).”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. Diponegoro Journal Of Management,  Vol. 5 No. 4. Hal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–12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AF331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ahayu, Bekti. 2011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Pengaruh Arus Kas Terhadap Arus Kas Pada Perusahaan Manufaktur yang Terdaftar di Bursa Efek Indonesia.”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Jurnal Riset Akuntansi dan Bisnis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AF331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ahmadewi, Pande Widya, dan Nyoman Abundanti. 2018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Pengaruh EPS, PER, CR dan ROE Terhadap Harga Saham di Bursa Efek Indonesia.”</w:t>
              </w:r>
              <w:r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.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E-Jurnal Manajemen Unud Vol. 7 No. 4. Hal 2106-2133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araswati, E. 2007. </w:t>
              </w:r>
              <w:r w:rsidRPr="00AF3312">
                <w:rPr>
                  <w:rFonts w:ascii="Times New Roman" w:hAnsi="Times New Roman" w:cs="Times New Roman"/>
                  <w:i/>
                  <w:noProof/>
                  <w:sz w:val="24"/>
                  <w:szCs w:val="24"/>
                </w:rPr>
                <w:t>“Value Relevance Dari Earnings Dan Cash Flow: Pengujian Dikaitkan dengan Siklus Hidup Perusahaan.”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urnal Riset Akuntansi Kontemporer Vol.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8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o.1. Hal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93–103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uwardjono. 2010. </w:t>
              </w:r>
              <w:r w:rsidRPr="00417362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eori Akuntansi : Perekayasaan Pelaporan Keuangan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ed. BPFE Yogyakarta. Yogyakarta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Yendrawati, Reni, dan Ratna Sari Indah Pratiwi. 2014. “Relevansi Nilai Informasi Laba dan Arus Kas Terhadap Harga Saham.” </w:t>
              </w:r>
              <w:r w:rsidRPr="00421206">
                <w:rPr>
                  <w:rFonts w:ascii="Times New Roman" w:hAnsi="Times New Roman" w:cs="Times New Roman"/>
                  <w:iCs/>
                  <w:noProof/>
                  <w:sz w:val="24"/>
                  <w:szCs w:val="24"/>
                </w:rPr>
                <w:t>Jurnal Dinamika Manajemen</w:t>
              </w:r>
              <w:r w:rsidRPr="004212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Vol.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o.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Hal </w:t>
              </w:r>
              <w:r w:rsidRPr="0041736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1–70.</w:t>
              </w:r>
            </w:p>
            <w:p w:rsidR="00A62CC1" w:rsidRPr="00417362" w:rsidRDefault="00A62CC1" w:rsidP="00A62CC1">
              <w:pPr>
                <w:widowControl w:val="0"/>
                <w:autoSpaceDE w:val="0"/>
                <w:autoSpaceDN w:val="0"/>
                <w:adjustRightInd w:val="0"/>
                <w:spacing w:after="0" w:line="240" w:lineRule="auto"/>
                <w:ind w:left="480" w:hanging="480"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tab/>
              </w:r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tab/>
              </w:r>
            </w:p>
            <w:p w:rsidR="00A62CC1" w:rsidRDefault="00A62CC1" w:rsidP="00A62CC1">
              <w:pPr>
                <w:spacing w:after="0" w:line="240" w:lineRule="auto"/>
                <w:ind w:left="568" w:hangingChars="258" w:hanging="568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hyperlink r:id="rId8" w:history="1">
                <w:r w:rsidRPr="00FF305C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www.cnbcindonesia.com/market/20181031114611-17-39894/kinerja-lumayan-saham-ggrm-koreksi-7-hari-berturut-turut</w:t>
                </w:r>
              </w:hyperlink>
              <w:r>
                <w:rPr>
                  <w:rFonts w:ascii="Times New Roman" w:hAnsi="Times New Roman" w:cs="Times New Roman"/>
                  <w:sz w:val="24"/>
                  <w:szCs w:val="24"/>
                </w:rPr>
                <w:t>, diakses tanggal 29 Januari 2019</w:t>
              </w:r>
            </w:p>
            <w:p w:rsidR="00A62CC1" w:rsidRDefault="00A62CC1" w:rsidP="00A62CC1">
              <w:pPr>
                <w:spacing w:after="0" w:line="240" w:lineRule="auto"/>
                <w:ind w:left="619" w:hangingChars="258" w:hanging="619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spacing w:after="0" w:line="240" w:lineRule="auto"/>
                <w:ind w:left="568" w:hangingChars="258" w:hanging="568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hyperlink r:id="rId9" w:history="1">
                <w:r w:rsidRPr="00417362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www.idx.co.id</w:t>
                </w:r>
              </w:hyperlink>
            </w:p>
            <w:p w:rsidR="00A62CC1" w:rsidRPr="00417362" w:rsidRDefault="00A62CC1" w:rsidP="00A62CC1">
              <w:pPr>
                <w:spacing w:after="0" w:line="240" w:lineRule="auto"/>
                <w:ind w:left="619" w:hangingChars="258" w:hanging="619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:rsidR="00A62CC1" w:rsidRDefault="00A62CC1" w:rsidP="00A62CC1">
              <w:pPr>
                <w:spacing w:after="0" w:line="240" w:lineRule="auto"/>
                <w:ind w:left="568" w:hangingChars="258" w:hanging="568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hyperlink r:id="rId10" w:history="1">
                <w:r w:rsidRPr="00417362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www.</w:t>
                </w:r>
                <w:r w:rsidRPr="00417362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  <w:lang w:val="en-US"/>
                  </w:rPr>
                  <w:t>internasional.kontan.co.id</w:t>
                </w:r>
                <w:r w:rsidRPr="00417362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/news/harga-saham-microsoft-melonjak-19-ini-penyebabnya</w:t>
                </w:r>
              </w:hyperlink>
              <w:r w:rsidRPr="00417362">
                <w:rPr>
                  <w:rFonts w:ascii="Times New Roman" w:hAnsi="Times New Roman" w:cs="Times New Roman"/>
                  <w:sz w:val="24"/>
                  <w:szCs w:val="24"/>
                </w:rPr>
                <w:t>, diakses tanggal 09 Januari 2019</w:t>
              </w:r>
            </w:p>
            <w:p w:rsidR="00A62CC1" w:rsidRPr="00417362" w:rsidRDefault="00A62CC1" w:rsidP="00A62CC1">
              <w:pPr>
                <w:spacing w:after="0" w:line="240" w:lineRule="auto"/>
                <w:ind w:left="619" w:hangingChars="258" w:hanging="619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:rsidR="00A62CC1" w:rsidRDefault="00A62CC1" w:rsidP="00A62CC1">
              <w:pPr>
                <w:spacing w:after="0" w:line="240" w:lineRule="auto"/>
                <w:ind w:left="568" w:hangingChars="258" w:hanging="568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hyperlink r:id="rId11" w:history="1">
                <w:r w:rsidRPr="00FF305C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www.investasi.kontan.co.id/news/laba-naik-tipis-saham-hmsp-masih-menarik-dilirik</w:t>
                </w:r>
              </w:hyperlink>
              <w:r>
                <w:rPr>
                  <w:rFonts w:ascii="Times New Roman" w:hAnsi="Times New Roman" w:cs="Times New Roman"/>
                  <w:sz w:val="24"/>
                  <w:szCs w:val="24"/>
                </w:rPr>
                <w:t>, diakses tanggal 29 Januari 2019</w:t>
              </w:r>
            </w:p>
            <w:p w:rsidR="00A62CC1" w:rsidRPr="00417362" w:rsidRDefault="00A62CC1" w:rsidP="00A62CC1">
              <w:pPr>
                <w:spacing w:after="0" w:line="240" w:lineRule="auto"/>
                <w:ind w:left="619" w:hangingChars="258" w:hanging="619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:rsidR="00A62CC1" w:rsidRPr="00417362" w:rsidRDefault="00A62CC1" w:rsidP="00A62CC1">
              <w:pPr>
                <w:spacing w:after="0" w:line="240" w:lineRule="auto"/>
                <w:ind w:left="568" w:hangingChars="258" w:hanging="568"/>
                <w:contextualSpacing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  <w:hyperlink r:id="rId12" w:history="1">
                <w:r w:rsidRPr="00417362">
                  <w:rPr>
                    <w:rStyle w:val="Hyperlink"/>
                    <w:rFonts w:ascii="Times New Roman" w:hAnsi="Times New Roman" w:cs="Times New Roman"/>
                    <w:sz w:val="24"/>
                    <w:szCs w:val="24"/>
                  </w:rPr>
                  <w:t>www.sahamok.com</w:t>
                </w:r>
              </w:hyperlink>
            </w:p>
            <w:p w:rsidR="00A62CC1" w:rsidRDefault="00A62CC1" w:rsidP="00A62CC1">
              <w:pPr>
                <w:spacing w:after="0" w:line="480" w:lineRule="auto"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:rsidR="00A62CC1" w:rsidRDefault="00A62CC1" w:rsidP="00A62CC1">
              <w:pPr>
                <w:spacing w:after="0" w:line="480" w:lineRule="auto"/>
                <w:jc w:val="both"/>
                <w:rPr>
                  <w:rFonts w:ascii="Times New Roman" w:hAnsi="Times New Roman" w:cs="Times New Roman"/>
                  <w:sz w:val="24"/>
                </w:rPr>
              </w:pPr>
            </w:p>
          </w:sdtContent>
        </w:sdt>
      </w:sdtContent>
    </w:sdt>
    <w:p w:rsidR="00A62CC1" w:rsidRPr="00986DA5" w:rsidRDefault="00A62CC1" w:rsidP="00A62CC1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A62CC1" w:rsidRPr="00986DA5" w:rsidRDefault="00A62CC1" w:rsidP="00A62CC1">
      <w:pPr>
        <w:pStyle w:val="Heading1"/>
        <w:spacing w:line="480" w:lineRule="auto"/>
        <w:rPr>
          <w:rFonts w:ascii="Times New Roman" w:hAnsi="Times New Roman" w:cs="Times New Roman"/>
        </w:rPr>
        <w:sectPr w:rsidR="00A62CC1" w:rsidRPr="00986DA5" w:rsidSect="00A62CC1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type w:val="continuous"/>
          <w:pgSz w:w="11906" w:h="16838"/>
          <w:pgMar w:top="1418" w:right="1418" w:bottom="1418" w:left="1701" w:header="709" w:footer="709" w:gutter="0"/>
          <w:pgNumType w:start="55"/>
          <w:cols w:space="708"/>
          <w:docGrid w:linePitch="360"/>
        </w:sectPr>
      </w:pPr>
    </w:p>
    <w:p w:rsidR="00842313" w:rsidRPr="00A62CC1" w:rsidRDefault="00842313" w:rsidP="00A62CC1"/>
    <w:sectPr w:rsidR="00842313" w:rsidRPr="00A62CC1" w:rsidSect="00755D29">
      <w:footerReference w:type="default" r:id="rId19"/>
      <w:type w:val="continuous"/>
      <w:pgSz w:w="11906" w:h="16838"/>
      <w:pgMar w:top="1418" w:right="1418" w:bottom="1418" w:left="1701" w:header="709" w:footer="709" w:gutter="0"/>
      <w:pgNumType w:start="5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D131F" w:rsidRDefault="00AD131F" w:rsidP="00167ED9">
      <w:pPr>
        <w:spacing w:after="0" w:line="240" w:lineRule="auto"/>
      </w:pPr>
      <w:r>
        <w:separator/>
      </w:r>
    </w:p>
  </w:endnote>
  <w:endnote w:type="continuationSeparator" w:id="0">
    <w:p w:rsidR="00AD131F" w:rsidRDefault="00AD131F" w:rsidP="00167E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CC1" w:rsidRDefault="00A62CC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20199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62CC1" w:rsidRDefault="00A62CC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:rsidR="00A62CC1" w:rsidRDefault="00A62CC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CC1" w:rsidRDefault="00A62CC1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0721536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67ED9" w:rsidRDefault="00167ED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2CC1">
          <w:rPr>
            <w:noProof/>
          </w:rPr>
          <w:t>53</w:t>
        </w:r>
        <w:r>
          <w:rPr>
            <w:noProof/>
          </w:rPr>
          <w:fldChar w:fldCharType="end"/>
        </w:r>
      </w:p>
    </w:sdtContent>
  </w:sdt>
  <w:p w:rsidR="00167ED9" w:rsidRDefault="00167ED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D131F" w:rsidRDefault="00AD131F" w:rsidP="00167ED9">
      <w:pPr>
        <w:spacing w:after="0" w:line="240" w:lineRule="auto"/>
      </w:pPr>
      <w:r>
        <w:separator/>
      </w:r>
    </w:p>
  </w:footnote>
  <w:footnote w:type="continuationSeparator" w:id="0">
    <w:p w:rsidR="00AD131F" w:rsidRDefault="00AD131F" w:rsidP="00167E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CC1" w:rsidRDefault="00A62CC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CC1" w:rsidRDefault="00A62CC1">
    <w:pPr>
      <w:pStyle w:val="Header"/>
    </w:pPr>
    <w:bookmarkStart w:id="1" w:name="_GoBack"/>
    <w:bookmarkEnd w:id="1"/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62CC1" w:rsidRDefault="00A62CC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95543"/>
    <w:multiLevelType w:val="multilevel"/>
    <w:tmpl w:val="EC2C07D8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927" w:hanging="360"/>
      </w:p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1">
    <w:nsid w:val="07660F61"/>
    <w:multiLevelType w:val="multilevel"/>
    <w:tmpl w:val="13424FAE"/>
    <w:lvl w:ilvl="0">
      <w:start w:val="1"/>
      <w:numFmt w:val="decimal"/>
      <w:lvlText w:val="%1."/>
      <w:lvlJc w:val="left"/>
      <w:pPr>
        <w:ind w:left="2628" w:hanging="360"/>
      </w:pPr>
      <w:rPr>
        <w:rFonts w:ascii="Times New Roman" w:eastAsia="Calibri" w:hAnsi="Times New Roman" w:cs="Times New Roman"/>
      </w:rPr>
    </w:lvl>
    <w:lvl w:ilvl="1">
      <w:start w:val="4"/>
      <w:numFmt w:val="decimal"/>
      <w:isLgl/>
      <w:lvlText w:val="%1.%2"/>
      <w:lvlJc w:val="left"/>
      <w:pPr>
        <w:ind w:left="2628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2988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2988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3348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3348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3708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3708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4068" w:hanging="1800"/>
      </w:pPr>
      <w:rPr>
        <w:rFonts w:hint="default"/>
        <w:i w:val="0"/>
      </w:rPr>
    </w:lvl>
  </w:abstractNum>
  <w:abstractNum w:abstractNumId="2">
    <w:nsid w:val="0EED4733"/>
    <w:multiLevelType w:val="multilevel"/>
    <w:tmpl w:val="664E1414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59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5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72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92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438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91" w:hanging="1800"/>
      </w:pPr>
      <w:rPr>
        <w:rFonts w:hint="default"/>
      </w:rPr>
    </w:lvl>
  </w:abstractNum>
  <w:abstractNum w:abstractNumId="3">
    <w:nsid w:val="14BB0DED"/>
    <w:multiLevelType w:val="hybridMultilevel"/>
    <w:tmpl w:val="BD1A2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CB67CD"/>
    <w:multiLevelType w:val="hybridMultilevel"/>
    <w:tmpl w:val="32EA81D8"/>
    <w:lvl w:ilvl="0" w:tplc="735E4CA2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>
    <w:nsid w:val="1C87158F"/>
    <w:multiLevelType w:val="hybridMultilevel"/>
    <w:tmpl w:val="10EC8976"/>
    <w:lvl w:ilvl="0" w:tplc="11EE1798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C8B2AEA"/>
    <w:multiLevelType w:val="hybridMultilevel"/>
    <w:tmpl w:val="7332D30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F44249E"/>
    <w:multiLevelType w:val="hybridMultilevel"/>
    <w:tmpl w:val="0302B662"/>
    <w:lvl w:ilvl="0" w:tplc="5516C474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>
    <w:nsid w:val="28D23D66"/>
    <w:multiLevelType w:val="hybridMultilevel"/>
    <w:tmpl w:val="469089CA"/>
    <w:lvl w:ilvl="0" w:tplc="0F06BE54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9">
    <w:nsid w:val="28FB62B6"/>
    <w:multiLevelType w:val="hybridMultilevel"/>
    <w:tmpl w:val="4E101106"/>
    <w:lvl w:ilvl="0" w:tplc="7B2CE2E4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i w:val="0"/>
        <w:noProof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B7272FB"/>
    <w:multiLevelType w:val="hybridMultilevel"/>
    <w:tmpl w:val="4162A34C"/>
    <w:lvl w:ilvl="0" w:tplc="4F7CCD8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1">
    <w:nsid w:val="2C947108"/>
    <w:multiLevelType w:val="hybridMultilevel"/>
    <w:tmpl w:val="FE6AF6F8"/>
    <w:lvl w:ilvl="0" w:tplc="DB50064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>
    <w:nsid w:val="309E650E"/>
    <w:multiLevelType w:val="hybridMultilevel"/>
    <w:tmpl w:val="5F0A7FCA"/>
    <w:lvl w:ilvl="0" w:tplc="1438F4E4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>
    <w:nsid w:val="31A0746F"/>
    <w:multiLevelType w:val="hybridMultilevel"/>
    <w:tmpl w:val="AD7878F2"/>
    <w:lvl w:ilvl="0" w:tplc="7C506D4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1E42F85"/>
    <w:multiLevelType w:val="multilevel"/>
    <w:tmpl w:val="16CE23E4"/>
    <w:lvl w:ilvl="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49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54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85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1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1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7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7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34" w:hanging="1800"/>
      </w:pPr>
      <w:rPr>
        <w:rFonts w:hint="default"/>
      </w:rPr>
    </w:lvl>
  </w:abstractNum>
  <w:abstractNum w:abstractNumId="15">
    <w:nsid w:val="32577152"/>
    <w:multiLevelType w:val="hybridMultilevel"/>
    <w:tmpl w:val="35DA5AA2"/>
    <w:lvl w:ilvl="0" w:tplc="4A28448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2EC4110"/>
    <w:multiLevelType w:val="hybridMultilevel"/>
    <w:tmpl w:val="83FCD312"/>
    <w:lvl w:ilvl="0" w:tplc="F5987D7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7697A16"/>
    <w:multiLevelType w:val="hybridMultilevel"/>
    <w:tmpl w:val="DEACEA2A"/>
    <w:lvl w:ilvl="0" w:tplc="0DE42A02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18">
    <w:nsid w:val="38B251A8"/>
    <w:multiLevelType w:val="hybridMultilevel"/>
    <w:tmpl w:val="AC50E358"/>
    <w:lvl w:ilvl="0" w:tplc="29BED9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9AD5519"/>
    <w:multiLevelType w:val="hybridMultilevel"/>
    <w:tmpl w:val="2B221F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BB8496F"/>
    <w:multiLevelType w:val="hybridMultilevel"/>
    <w:tmpl w:val="A2AC1598"/>
    <w:lvl w:ilvl="0" w:tplc="CD3E5BD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45D5AF7"/>
    <w:multiLevelType w:val="hybridMultilevel"/>
    <w:tmpl w:val="7B7A8974"/>
    <w:lvl w:ilvl="0" w:tplc="AC7A3C0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4D314CD"/>
    <w:multiLevelType w:val="hybridMultilevel"/>
    <w:tmpl w:val="7436A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A030B6F"/>
    <w:multiLevelType w:val="hybridMultilevel"/>
    <w:tmpl w:val="301AA712"/>
    <w:lvl w:ilvl="0" w:tplc="11869298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i w:val="0"/>
        <w:noProof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2D46869"/>
    <w:multiLevelType w:val="hybridMultilevel"/>
    <w:tmpl w:val="5AE0C252"/>
    <w:lvl w:ilvl="0" w:tplc="4E765A0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6EE28D1"/>
    <w:multiLevelType w:val="hybridMultilevel"/>
    <w:tmpl w:val="F34EA8F8"/>
    <w:lvl w:ilvl="0" w:tplc="4C282A3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6">
    <w:nsid w:val="59363F42"/>
    <w:multiLevelType w:val="hybridMultilevel"/>
    <w:tmpl w:val="F23A3CA8"/>
    <w:lvl w:ilvl="0" w:tplc="0D72400A">
      <w:start w:val="1"/>
      <w:numFmt w:val="decimal"/>
      <w:lvlText w:val="%1."/>
      <w:lvlJc w:val="left"/>
      <w:pPr>
        <w:ind w:left="927" w:hanging="360"/>
      </w:pPr>
      <w:rPr>
        <w:rFonts w:ascii="Times New Roman" w:eastAsiaTheme="majorEastAsia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4F945B1E">
      <w:start w:val="1"/>
      <w:numFmt w:val="decimal"/>
      <w:lvlText w:val="(%3)"/>
      <w:lvlJc w:val="left"/>
      <w:pPr>
        <w:ind w:left="2547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7">
    <w:nsid w:val="5C481187"/>
    <w:multiLevelType w:val="hybridMultilevel"/>
    <w:tmpl w:val="D13A5462"/>
    <w:lvl w:ilvl="0" w:tplc="E7E26B88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8">
    <w:nsid w:val="5D4F7674"/>
    <w:multiLevelType w:val="hybridMultilevel"/>
    <w:tmpl w:val="6B1A520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74B6F5A"/>
    <w:multiLevelType w:val="hybridMultilevel"/>
    <w:tmpl w:val="1610DEC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EA1763B"/>
    <w:multiLevelType w:val="hybridMultilevel"/>
    <w:tmpl w:val="BF769032"/>
    <w:lvl w:ilvl="0" w:tplc="E800CA2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42A08548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63A421C6">
      <w:start w:val="1"/>
      <w:numFmt w:val="bullet"/>
      <w:lvlText w:val="-"/>
      <w:lvlJc w:val="left"/>
      <w:pPr>
        <w:ind w:left="2880" w:hanging="360"/>
      </w:pPr>
      <w:rPr>
        <w:rFonts w:ascii="Times New Roman" w:eastAsiaTheme="minorEastAsia" w:hAnsi="Times New Roman" w:cs="Times New Roman"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F380BBD"/>
    <w:multiLevelType w:val="hybridMultilevel"/>
    <w:tmpl w:val="679AEE1E"/>
    <w:lvl w:ilvl="0" w:tplc="7548DB16">
      <w:start w:val="1"/>
      <w:numFmt w:val="lowerLetter"/>
      <w:lvlText w:val="%1."/>
      <w:lvlJc w:val="left"/>
      <w:pPr>
        <w:ind w:left="987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707" w:hanging="360"/>
      </w:pPr>
    </w:lvl>
    <w:lvl w:ilvl="2" w:tplc="0421001B" w:tentative="1">
      <w:start w:val="1"/>
      <w:numFmt w:val="lowerRoman"/>
      <w:lvlText w:val="%3."/>
      <w:lvlJc w:val="right"/>
      <w:pPr>
        <w:ind w:left="2427" w:hanging="180"/>
      </w:pPr>
    </w:lvl>
    <w:lvl w:ilvl="3" w:tplc="0421000F" w:tentative="1">
      <w:start w:val="1"/>
      <w:numFmt w:val="decimal"/>
      <w:lvlText w:val="%4."/>
      <w:lvlJc w:val="left"/>
      <w:pPr>
        <w:ind w:left="3147" w:hanging="360"/>
      </w:pPr>
    </w:lvl>
    <w:lvl w:ilvl="4" w:tplc="04210019" w:tentative="1">
      <w:start w:val="1"/>
      <w:numFmt w:val="lowerLetter"/>
      <w:lvlText w:val="%5."/>
      <w:lvlJc w:val="left"/>
      <w:pPr>
        <w:ind w:left="3867" w:hanging="360"/>
      </w:pPr>
    </w:lvl>
    <w:lvl w:ilvl="5" w:tplc="0421001B" w:tentative="1">
      <w:start w:val="1"/>
      <w:numFmt w:val="lowerRoman"/>
      <w:lvlText w:val="%6."/>
      <w:lvlJc w:val="right"/>
      <w:pPr>
        <w:ind w:left="4587" w:hanging="180"/>
      </w:pPr>
    </w:lvl>
    <w:lvl w:ilvl="6" w:tplc="0421000F" w:tentative="1">
      <w:start w:val="1"/>
      <w:numFmt w:val="decimal"/>
      <w:lvlText w:val="%7."/>
      <w:lvlJc w:val="left"/>
      <w:pPr>
        <w:ind w:left="5307" w:hanging="360"/>
      </w:pPr>
    </w:lvl>
    <w:lvl w:ilvl="7" w:tplc="04210019" w:tentative="1">
      <w:start w:val="1"/>
      <w:numFmt w:val="lowerLetter"/>
      <w:lvlText w:val="%8."/>
      <w:lvlJc w:val="left"/>
      <w:pPr>
        <w:ind w:left="6027" w:hanging="360"/>
      </w:pPr>
    </w:lvl>
    <w:lvl w:ilvl="8" w:tplc="0421001B" w:tentative="1">
      <w:start w:val="1"/>
      <w:numFmt w:val="lowerRoman"/>
      <w:lvlText w:val="%9."/>
      <w:lvlJc w:val="right"/>
      <w:pPr>
        <w:ind w:left="6747" w:hanging="180"/>
      </w:pPr>
    </w:lvl>
  </w:abstractNum>
  <w:abstractNum w:abstractNumId="32">
    <w:nsid w:val="724A4103"/>
    <w:multiLevelType w:val="hybridMultilevel"/>
    <w:tmpl w:val="677C92FA"/>
    <w:lvl w:ilvl="0" w:tplc="66A2E4D6">
      <w:start w:val="1"/>
      <w:numFmt w:val="lowerLetter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3">
    <w:nsid w:val="771654F9"/>
    <w:multiLevelType w:val="hybridMultilevel"/>
    <w:tmpl w:val="ED5A1FB6"/>
    <w:lvl w:ilvl="0" w:tplc="0602CC0E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i w:val="0"/>
        <w:noProof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A6C4644"/>
    <w:multiLevelType w:val="hybridMultilevel"/>
    <w:tmpl w:val="ADD8B8F0"/>
    <w:lvl w:ilvl="0" w:tplc="9A02DB9C">
      <w:start w:val="1"/>
      <w:numFmt w:val="decimal"/>
      <w:lvlText w:val="%1."/>
      <w:lvlJc w:val="left"/>
      <w:pPr>
        <w:ind w:left="134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61" w:hanging="360"/>
      </w:pPr>
    </w:lvl>
    <w:lvl w:ilvl="2" w:tplc="0421001B" w:tentative="1">
      <w:start w:val="1"/>
      <w:numFmt w:val="lowerRoman"/>
      <w:lvlText w:val="%3."/>
      <w:lvlJc w:val="right"/>
      <w:pPr>
        <w:ind w:left="2781" w:hanging="180"/>
      </w:pPr>
    </w:lvl>
    <w:lvl w:ilvl="3" w:tplc="0421000F" w:tentative="1">
      <w:start w:val="1"/>
      <w:numFmt w:val="decimal"/>
      <w:lvlText w:val="%4."/>
      <w:lvlJc w:val="left"/>
      <w:pPr>
        <w:ind w:left="3501" w:hanging="360"/>
      </w:pPr>
    </w:lvl>
    <w:lvl w:ilvl="4" w:tplc="04210019" w:tentative="1">
      <w:start w:val="1"/>
      <w:numFmt w:val="lowerLetter"/>
      <w:lvlText w:val="%5."/>
      <w:lvlJc w:val="left"/>
      <w:pPr>
        <w:ind w:left="4221" w:hanging="360"/>
      </w:pPr>
    </w:lvl>
    <w:lvl w:ilvl="5" w:tplc="0421001B" w:tentative="1">
      <w:start w:val="1"/>
      <w:numFmt w:val="lowerRoman"/>
      <w:lvlText w:val="%6."/>
      <w:lvlJc w:val="right"/>
      <w:pPr>
        <w:ind w:left="4941" w:hanging="180"/>
      </w:pPr>
    </w:lvl>
    <w:lvl w:ilvl="6" w:tplc="0421000F" w:tentative="1">
      <w:start w:val="1"/>
      <w:numFmt w:val="decimal"/>
      <w:lvlText w:val="%7."/>
      <w:lvlJc w:val="left"/>
      <w:pPr>
        <w:ind w:left="5661" w:hanging="360"/>
      </w:pPr>
    </w:lvl>
    <w:lvl w:ilvl="7" w:tplc="04210019" w:tentative="1">
      <w:start w:val="1"/>
      <w:numFmt w:val="lowerLetter"/>
      <w:lvlText w:val="%8."/>
      <w:lvlJc w:val="left"/>
      <w:pPr>
        <w:ind w:left="6381" w:hanging="360"/>
      </w:pPr>
    </w:lvl>
    <w:lvl w:ilvl="8" w:tplc="0421001B" w:tentative="1">
      <w:start w:val="1"/>
      <w:numFmt w:val="lowerRoman"/>
      <w:lvlText w:val="%9."/>
      <w:lvlJc w:val="right"/>
      <w:pPr>
        <w:ind w:left="7101" w:hanging="180"/>
      </w:pPr>
    </w:lvl>
  </w:abstractNum>
  <w:abstractNum w:abstractNumId="35">
    <w:nsid w:val="7C895A3D"/>
    <w:multiLevelType w:val="hybridMultilevel"/>
    <w:tmpl w:val="CAE08A08"/>
    <w:lvl w:ilvl="0" w:tplc="8154EA00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6">
    <w:nsid w:val="7DBF5246"/>
    <w:multiLevelType w:val="hybridMultilevel"/>
    <w:tmpl w:val="DEC6EB4A"/>
    <w:lvl w:ilvl="0" w:tplc="3B602422">
      <w:start w:val="1"/>
      <w:numFmt w:val="decimal"/>
      <w:lvlText w:val="%1."/>
      <w:lvlJc w:val="left"/>
      <w:pPr>
        <w:ind w:left="677" w:hanging="360"/>
      </w:pPr>
      <w:rPr>
        <w:rFonts w:ascii="Times New Roman" w:eastAsia="Times New Roman" w:hAnsi="Times New Roman" w:cs="Times New Roman" w:hint="default"/>
        <w:i w:val="0"/>
        <w:noProof w:val="0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37">
    <w:nsid w:val="7EB9507E"/>
    <w:multiLevelType w:val="hybridMultilevel"/>
    <w:tmpl w:val="B6DCAB6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1"/>
  </w:num>
  <w:num w:numId="3">
    <w:abstractNumId w:val="0"/>
  </w:num>
  <w:num w:numId="4">
    <w:abstractNumId w:val="32"/>
  </w:num>
  <w:num w:numId="5">
    <w:abstractNumId w:val="34"/>
  </w:num>
  <w:num w:numId="6">
    <w:abstractNumId w:val="10"/>
  </w:num>
  <w:num w:numId="7">
    <w:abstractNumId w:val="12"/>
  </w:num>
  <w:num w:numId="8">
    <w:abstractNumId w:val="8"/>
  </w:num>
  <w:num w:numId="9">
    <w:abstractNumId w:val="35"/>
  </w:num>
  <w:num w:numId="10">
    <w:abstractNumId w:val="24"/>
  </w:num>
  <w:num w:numId="11">
    <w:abstractNumId w:val="21"/>
  </w:num>
  <w:num w:numId="12">
    <w:abstractNumId w:val="6"/>
  </w:num>
  <w:num w:numId="13">
    <w:abstractNumId w:val="28"/>
  </w:num>
  <w:num w:numId="14">
    <w:abstractNumId w:val="7"/>
  </w:num>
  <w:num w:numId="15">
    <w:abstractNumId w:val="13"/>
  </w:num>
  <w:num w:numId="16">
    <w:abstractNumId w:val="16"/>
  </w:num>
  <w:num w:numId="17">
    <w:abstractNumId w:val="22"/>
  </w:num>
  <w:num w:numId="18">
    <w:abstractNumId w:val="23"/>
  </w:num>
  <w:num w:numId="19">
    <w:abstractNumId w:val="9"/>
  </w:num>
  <w:num w:numId="20">
    <w:abstractNumId w:val="33"/>
  </w:num>
  <w:num w:numId="21">
    <w:abstractNumId w:val="15"/>
  </w:num>
  <w:num w:numId="22">
    <w:abstractNumId w:val="20"/>
  </w:num>
  <w:num w:numId="23">
    <w:abstractNumId w:val="3"/>
  </w:num>
  <w:num w:numId="24">
    <w:abstractNumId w:val="5"/>
  </w:num>
  <w:num w:numId="25">
    <w:abstractNumId w:val="36"/>
  </w:num>
  <w:num w:numId="26">
    <w:abstractNumId w:val="17"/>
  </w:num>
  <w:num w:numId="27">
    <w:abstractNumId w:val="14"/>
  </w:num>
  <w:num w:numId="28">
    <w:abstractNumId w:val="2"/>
  </w:num>
  <w:num w:numId="29">
    <w:abstractNumId w:val="31"/>
  </w:num>
  <w:num w:numId="30">
    <w:abstractNumId w:val="4"/>
  </w:num>
  <w:num w:numId="31">
    <w:abstractNumId w:val="26"/>
  </w:num>
  <w:num w:numId="32">
    <w:abstractNumId w:val="29"/>
  </w:num>
  <w:num w:numId="33">
    <w:abstractNumId w:val="30"/>
  </w:num>
  <w:num w:numId="34">
    <w:abstractNumId w:val="37"/>
  </w:num>
  <w:num w:numId="35">
    <w:abstractNumId w:val="18"/>
  </w:num>
  <w:num w:numId="36">
    <w:abstractNumId w:val="25"/>
  </w:num>
  <w:num w:numId="37">
    <w:abstractNumId w:val="11"/>
  </w:num>
  <w:num w:numId="38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67ED9"/>
    <w:rsid w:val="00097B87"/>
    <w:rsid w:val="00167ED9"/>
    <w:rsid w:val="00232288"/>
    <w:rsid w:val="002E7B9B"/>
    <w:rsid w:val="004E104F"/>
    <w:rsid w:val="0051459D"/>
    <w:rsid w:val="006B3A67"/>
    <w:rsid w:val="006C3F09"/>
    <w:rsid w:val="00755D29"/>
    <w:rsid w:val="007577F3"/>
    <w:rsid w:val="007D6C23"/>
    <w:rsid w:val="00842313"/>
    <w:rsid w:val="008A67F2"/>
    <w:rsid w:val="00931D23"/>
    <w:rsid w:val="00A62CC1"/>
    <w:rsid w:val="00AB0E89"/>
    <w:rsid w:val="00AD131F"/>
    <w:rsid w:val="00DD1443"/>
    <w:rsid w:val="00E74DEC"/>
    <w:rsid w:val="00EA3A40"/>
    <w:rsid w:val="00F47D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7ED9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7E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23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97B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7E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7ED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7ED9"/>
    <w:rPr>
      <w:rFonts w:ascii="Tahoma" w:eastAsiaTheme="minorEastAsia" w:hAnsi="Tahoma" w:cs="Tahoma"/>
      <w:sz w:val="16"/>
      <w:szCs w:val="16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167E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7ED9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167E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7ED9"/>
    <w:rPr>
      <w:rFonts w:eastAsiaTheme="minorEastAsia"/>
      <w:lang w:eastAsia="id-ID"/>
    </w:rPr>
  </w:style>
  <w:style w:type="paragraph" w:styleId="ListParagraph">
    <w:name w:val="List Paragraph"/>
    <w:basedOn w:val="Normal"/>
    <w:uiPriority w:val="34"/>
    <w:qFormat/>
    <w:rsid w:val="00232288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931D2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31D23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931D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31D23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8423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097B87"/>
    <w:rPr>
      <w:rFonts w:asciiTheme="majorHAnsi" w:eastAsiaTheme="majorEastAsia" w:hAnsiTheme="majorHAnsi" w:cstheme="majorBidi"/>
      <w:b/>
      <w:bCs/>
      <w:color w:val="4F81BD" w:themeColor="accent1"/>
      <w:lang w:eastAsia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7ED9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7E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23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97B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67E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7ED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7ED9"/>
    <w:rPr>
      <w:rFonts w:ascii="Tahoma" w:eastAsiaTheme="minorEastAsia" w:hAnsi="Tahoma" w:cs="Tahoma"/>
      <w:sz w:val="16"/>
      <w:szCs w:val="16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167E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7ED9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167E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7ED9"/>
    <w:rPr>
      <w:rFonts w:eastAsiaTheme="minorEastAsia"/>
      <w:lang w:eastAsia="id-ID"/>
    </w:rPr>
  </w:style>
  <w:style w:type="paragraph" w:styleId="ListParagraph">
    <w:name w:val="List Paragraph"/>
    <w:basedOn w:val="Normal"/>
    <w:uiPriority w:val="34"/>
    <w:qFormat/>
    <w:rsid w:val="00232288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931D2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31D23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931D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31D23"/>
    <w:pPr>
      <w:spacing w:after="100"/>
      <w:ind w:left="440"/>
    </w:pPr>
  </w:style>
  <w:style w:type="character" w:customStyle="1" w:styleId="Heading2Char">
    <w:name w:val="Heading 2 Char"/>
    <w:basedOn w:val="DefaultParagraphFont"/>
    <w:link w:val="Heading2"/>
    <w:uiPriority w:val="9"/>
    <w:rsid w:val="008423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097B87"/>
    <w:rPr>
      <w:rFonts w:asciiTheme="majorHAnsi" w:eastAsiaTheme="majorEastAsia" w:hAnsiTheme="majorHAnsi" w:cstheme="majorBidi"/>
      <w:b/>
      <w:bCs/>
      <w:color w:val="4F81BD" w:themeColor="accent1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nbcindonesia.com/market/20181031114611-17-39894/kinerja-lumayan-saham-ggrm-koreksi-7-hari-berturut-turut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microsoft.com/office/2007/relationships/stylesWithEffects" Target="stylesWithEffect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www.sahamok.com" TargetMode="External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investasi.kontan.co.id/news/laba-naik-tipis-saham-hmsp-masih-menarik-dilirik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://www.internasional.kontan.co.id/news/harga-saham-microsoft-melonjak-19-ini-penyebabnya" TargetMode="External"/><Relationship Id="rId19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hyperlink" Target="http://www.idx.co.id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2</Words>
  <Characters>275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dcterms:created xsi:type="dcterms:W3CDTF">2019-05-07T07:09:00Z</dcterms:created>
  <dcterms:modified xsi:type="dcterms:W3CDTF">2019-05-07T07:09:00Z</dcterms:modified>
</cp:coreProperties>
</file>